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w:t>
            </w:r>
            <w:bookmarkStart w:id="1" w:name="_GoBack"/>
            <w:r w:rsidRPr="00537B9C">
              <w:rPr>
                <w:sz w:val="22"/>
              </w:rPr>
              <w:t> 1</w:t>
            </w:r>
            <w:bookmarkEnd w:id="1"/>
            <w:r w:rsidRPr="00537B9C">
              <w:rPr>
                <w:sz w:val="22"/>
              </w:rPr>
              <w:t>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 xml:space="preserve"> S</w:t>
      </w:r>
      <w:r w:rsidR="00EA6516" w:rsidRPr="00744DD9">
        <w:rPr>
          <w:rFonts w:hAnsi="Times New Roman" w:cs="Times New Roman"/>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53642E29"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proofErr w:type="spellStart"/>
      <w:r w:rsidR="00A744F1">
        <w:t>BAZ</w:t>
      </w:r>
      <w:r w:rsidR="00C137F2">
        <w:t>b</w:t>
      </w:r>
      <w:proofErr w:type="spellEnd"/>
      <w:r w:rsidR="00C137F2">
        <w:t>) and (</w:t>
      </w:r>
      <w:proofErr w:type="spellStart"/>
      <w:r w:rsidR="00C137F2">
        <w:t>g,h</w:t>
      </w:r>
      <w:proofErr w:type="spellEnd"/>
      <w:r w:rsidR="00C137F2">
        <w:t xml:space="preserve">) the multivariate (MV) model (Figure </w:t>
      </w:r>
      <w:r w:rsidR="00C137F2" w:rsidRPr="00D4575C">
        <w:rPr>
          <w:highlight w:val="red"/>
        </w:rPr>
        <w:t>4</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57DF52B"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proofErr w:type="spellStart"/>
      <w:r w:rsidR="00A744F1">
        <w:t>BAZ</w:t>
      </w:r>
      <w:r w:rsidR="00ED3EE4">
        <w:t>b</w:t>
      </w:r>
      <w:proofErr w:type="spellEnd"/>
      <w:r w:rsidR="00ED3EE4">
        <w:t>) and (</w:t>
      </w:r>
      <w:proofErr w:type="spellStart"/>
      <w:r w:rsidR="00ED3EE4">
        <w:t>g,h</w:t>
      </w:r>
      <w:proofErr w:type="spellEnd"/>
      <w:r w:rsidR="00ED3EE4">
        <w:t xml:space="preserve">) the multivariate (MV) model (Figure </w:t>
      </w:r>
      <w:r w:rsidR="00ED3EE4" w:rsidRPr="00D4575C">
        <w:rPr>
          <w:highlight w:val="red"/>
        </w:rPr>
        <w:t>4</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6351A758"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w:t>
      </w:r>
      <w:r w:rsidR="00A744F1">
        <w:t>Figure BAZ</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B38343" w14:textId="77777777" w:rsidR="00231F9D" w:rsidRDefault="00231F9D">
      <w:pPr>
        <w:spacing w:after="0"/>
      </w:pPr>
      <w:r>
        <w:separator/>
      </w:r>
    </w:p>
  </w:endnote>
  <w:endnote w:type="continuationSeparator" w:id="0">
    <w:p w14:paraId="7B446C9F" w14:textId="77777777" w:rsidR="00231F9D" w:rsidRDefault="00231F9D">
      <w:pPr>
        <w:spacing w:after="0"/>
      </w:pPr>
      <w:r>
        <w:continuationSeparator/>
      </w:r>
    </w:p>
  </w:endnote>
  <w:endnote w:type="continuationNotice" w:id="1">
    <w:p w14:paraId="4F64C7F6" w14:textId="77777777" w:rsidR="00231F9D" w:rsidRDefault="00231F9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555C0" w14:textId="77777777" w:rsidR="00231F9D" w:rsidRDefault="00231F9D">
      <w:r>
        <w:separator/>
      </w:r>
    </w:p>
  </w:footnote>
  <w:footnote w:type="continuationSeparator" w:id="0">
    <w:p w14:paraId="0E4BF585" w14:textId="77777777" w:rsidR="00231F9D" w:rsidRDefault="00231F9D">
      <w:r>
        <w:continuationSeparator/>
      </w:r>
    </w:p>
  </w:footnote>
  <w:footnote w:type="continuationNotice" w:id="1">
    <w:p w14:paraId="6A136D84" w14:textId="77777777" w:rsidR="00231F9D" w:rsidRDefault="00231F9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1F9D"/>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FFE79-3EE3-B94C-B330-0C5ABE481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21</Pages>
  <Words>2171</Words>
  <Characters>1237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49</cp:revision>
  <cp:lastPrinted>2019-11-19T13:01:00Z</cp:lastPrinted>
  <dcterms:created xsi:type="dcterms:W3CDTF">2019-12-03T09:32:00Z</dcterms:created>
  <dcterms:modified xsi:type="dcterms:W3CDTF">2020-01-1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